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11176" w:type="dxa"/>
        <w:tblInd w:w="-416" w:type="dxa"/>
        <w:tblLook w:val="04A0" w:firstRow="1" w:lastRow="0" w:firstColumn="1" w:lastColumn="0" w:noHBand="0" w:noVBand="1"/>
      </w:tblPr>
      <w:tblGrid>
        <w:gridCol w:w="1518"/>
        <w:gridCol w:w="2673"/>
        <w:gridCol w:w="6403"/>
        <w:gridCol w:w="582"/>
      </w:tblGrid>
      <w:tr w:rsidR="00A219DD" w:rsidRPr="00C05202" w14:paraId="4A671526" w14:textId="77777777" w:rsidTr="00A219DD">
        <w:trPr>
          <w:trHeight w:val="309"/>
        </w:trPr>
        <w:tc>
          <w:tcPr>
            <w:tcW w:w="1518" w:type="dxa"/>
            <w:noWrap/>
            <w:hideMark/>
          </w:tcPr>
          <w:p w14:paraId="71B03A85" w14:textId="77777777" w:rsidR="00A219DD" w:rsidRPr="00C05202" w:rsidRDefault="00A219DD" w:rsidP="005B448B">
            <w:pPr>
              <w:rPr>
                <w:b/>
                <w:bCs/>
              </w:rPr>
            </w:pPr>
            <w:r w:rsidRPr="00C05202">
              <w:rPr>
                <w:b/>
                <w:bCs/>
              </w:rPr>
              <w:t>Protease</w:t>
            </w:r>
          </w:p>
        </w:tc>
        <w:tc>
          <w:tcPr>
            <w:tcW w:w="2673" w:type="dxa"/>
            <w:noWrap/>
            <w:hideMark/>
          </w:tcPr>
          <w:p w14:paraId="10C1F44F" w14:textId="77777777" w:rsidR="00A219DD" w:rsidRPr="00C05202" w:rsidRDefault="00A219DD" w:rsidP="005B448B">
            <w:pPr>
              <w:rPr>
                <w:b/>
                <w:bCs/>
              </w:rPr>
            </w:pPr>
            <w:r w:rsidRPr="00C05202">
              <w:rPr>
                <w:b/>
                <w:bCs/>
              </w:rPr>
              <w:t>Positional Specificity</w:t>
            </w:r>
          </w:p>
        </w:tc>
        <w:tc>
          <w:tcPr>
            <w:tcW w:w="6403" w:type="dxa"/>
            <w:noWrap/>
            <w:hideMark/>
          </w:tcPr>
          <w:p w14:paraId="7BC63511" w14:textId="77777777" w:rsidR="00A219DD" w:rsidRPr="00C05202" w:rsidRDefault="00A219DD" w:rsidP="005B448B">
            <w:pPr>
              <w:rPr>
                <w:b/>
                <w:bCs/>
              </w:rPr>
            </w:pPr>
            <w:r w:rsidRPr="00C05202">
              <w:rPr>
                <w:b/>
                <w:bCs/>
              </w:rPr>
              <w:t>Amino Acid Specificity</w:t>
            </w:r>
          </w:p>
        </w:tc>
        <w:tc>
          <w:tcPr>
            <w:tcW w:w="582" w:type="dxa"/>
            <w:noWrap/>
            <w:hideMark/>
          </w:tcPr>
          <w:p w14:paraId="7DEEBA1E" w14:textId="5E07281A" w:rsidR="00A219DD" w:rsidRPr="00C05202" w:rsidRDefault="00A219DD" w:rsidP="005B448B">
            <w:pPr>
              <w:rPr>
                <w:b/>
                <w:bCs/>
              </w:rPr>
            </w:pPr>
            <w:r w:rsidRPr="00C05202">
              <w:rPr>
                <w:b/>
                <w:bCs/>
              </w:rPr>
              <w:t>Ref</w:t>
            </w:r>
          </w:p>
        </w:tc>
      </w:tr>
      <w:tr w:rsidR="00A219DD" w:rsidRPr="00C05202" w14:paraId="7534D664" w14:textId="77777777" w:rsidTr="00A219DD">
        <w:trPr>
          <w:trHeight w:val="664"/>
        </w:trPr>
        <w:tc>
          <w:tcPr>
            <w:tcW w:w="1518" w:type="dxa"/>
            <w:noWrap/>
            <w:hideMark/>
          </w:tcPr>
          <w:p w14:paraId="6FA31D35" w14:textId="77777777" w:rsidR="00A219DD" w:rsidRPr="00C05202" w:rsidRDefault="00A219DD" w:rsidP="005B448B">
            <w:r w:rsidRPr="00C05202">
              <w:t>Cathepsin A</w:t>
            </w:r>
          </w:p>
        </w:tc>
        <w:tc>
          <w:tcPr>
            <w:tcW w:w="2673" w:type="dxa"/>
            <w:noWrap/>
            <w:hideMark/>
          </w:tcPr>
          <w:p w14:paraId="5FA46241" w14:textId="77777777" w:rsidR="00A219DD" w:rsidRPr="00C05202" w:rsidRDefault="00A219DD" w:rsidP="005B448B">
            <w:r w:rsidRPr="00C05202">
              <w:t xml:space="preserve">Carboxypeptidase </w:t>
            </w:r>
          </w:p>
        </w:tc>
        <w:tc>
          <w:tcPr>
            <w:tcW w:w="6403" w:type="dxa"/>
            <w:hideMark/>
          </w:tcPr>
          <w:p w14:paraId="405A35F3" w14:textId="7F10EE61" w:rsidR="00A219DD" w:rsidRPr="00C05202" w:rsidRDefault="00A219DD" w:rsidP="005B448B">
            <w:r w:rsidRPr="00D6476A">
              <w:t>Removes hydrophobic amino acids (e.g. Phe and Leu) from the C-terminus of substrates when additional hydrophobic amino acids are present in</w:t>
            </w:r>
            <w:r>
              <w:t xml:space="preserve"> P1</w:t>
            </w:r>
          </w:p>
        </w:tc>
        <w:tc>
          <w:tcPr>
            <w:tcW w:w="582" w:type="dxa"/>
            <w:noWrap/>
            <w:hideMark/>
          </w:tcPr>
          <w:p w14:paraId="5FD4790D" w14:textId="77777777" w:rsidR="00A219DD" w:rsidRPr="00C05202" w:rsidRDefault="00A219DD" w:rsidP="005B448B">
            <w:r>
              <w:fldChar w:fldCharType="begin"/>
            </w:r>
            <w:r>
              <w:instrText xml:space="preserve"> ADDIN ZOTERO_ITEM CSL_CITATION {"citationID":"mrAL8jBv","properties":{"formattedCitation":"\\super 4\\nosupersub{}","plainCitation":"4","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fldChar w:fldCharType="separate"/>
            </w:r>
            <w:r w:rsidRPr="00D6476A">
              <w:rPr>
                <w:rFonts w:ascii="Aptos" w:cs="Times New Roman"/>
                <w:vertAlign w:val="superscript"/>
              </w:rPr>
              <w:t>4</w:t>
            </w:r>
            <w:r>
              <w:fldChar w:fldCharType="end"/>
            </w:r>
          </w:p>
        </w:tc>
      </w:tr>
      <w:tr w:rsidR="00A219DD" w:rsidRPr="00C05202" w14:paraId="5C458F4E" w14:textId="77777777" w:rsidTr="00A219DD">
        <w:trPr>
          <w:trHeight w:val="664"/>
        </w:trPr>
        <w:tc>
          <w:tcPr>
            <w:tcW w:w="1518" w:type="dxa"/>
            <w:noWrap/>
            <w:hideMark/>
          </w:tcPr>
          <w:p w14:paraId="07119F09" w14:textId="77777777" w:rsidR="00A219DD" w:rsidRPr="00C05202" w:rsidRDefault="00A219DD" w:rsidP="005B448B">
            <w:r w:rsidRPr="00C05202">
              <w:t>Cathepsin B</w:t>
            </w:r>
          </w:p>
        </w:tc>
        <w:tc>
          <w:tcPr>
            <w:tcW w:w="2673" w:type="dxa"/>
            <w:noWrap/>
            <w:hideMark/>
          </w:tcPr>
          <w:p w14:paraId="4A0ED48A" w14:textId="77777777" w:rsidR="00A219DD" w:rsidRPr="00C05202" w:rsidRDefault="00A219DD" w:rsidP="005B448B">
            <w:r w:rsidRPr="00C05202">
              <w:t xml:space="preserve">Dipeptidyl carboxypeptidase </w:t>
            </w:r>
          </w:p>
        </w:tc>
        <w:tc>
          <w:tcPr>
            <w:tcW w:w="6403" w:type="dxa"/>
            <w:hideMark/>
          </w:tcPr>
          <w:p w14:paraId="35FC9BC8" w14:textId="77777777" w:rsidR="00A219DD" w:rsidRPr="00C05202" w:rsidRDefault="00A219DD" w:rsidP="005B448B">
            <w:r w:rsidRPr="00D6476A">
              <w:t>Removes dipeptides from the C-terminus when either positively charged (Arg, Lys) or hydrophobic amino acids are in the P1 and P2 position </w:t>
            </w:r>
          </w:p>
        </w:tc>
        <w:tc>
          <w:tcPr>
            <w:tcW w:w="582" w:type="dxa"/>
            <w:noWrap/>
            <w:hideMark/>
          </w:tcPr>
          <w:p w14:paraId="36F125D8" w14:textId="77777777" w:rsidR="00A219DD" w:rsidRPr="00C05202" w:rsidRDefault="00A219DD" w:rsidP="005B448B">
            <w:r>
              <w:fldChar w:fldCharType="begin"/>
            </w:r>
            <w:r>
              <w:instrText xml:space="preserve"> ADDIN ZOTERO_ITEM CSL_CITATION {"citationID":"8eH5cHt0","properties":{"formattedCitation":"\\super 5\\nosupersub{}","plainCitation":"5","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Pr>
                <w:rFonts w:ascii="Cambria Math" w:hAnsi="Cambria Math" w:cs="Cambria Math"/>
              </w:rPr>
              <w:instrText>ﬀ</w:instrText>
            </w:r>
            <w:r>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fldChar w:fldCharType="separate"/>
            </w:r>
            <w:r w:rsidRPr="00D6476A">
              <w:rPr>
                <w:rFonts w:ascii="Aptos" w:cs="Times New Roman"/>
                <w:vertAlign w:val="superscript"/>
              </w:rPr>
              <w:t>5</w:t>
            </w:r>
            <w:r>
              <w:fldChar w:fldCharType="end"/>
            </w:r>
          </w:p>
        </w:tc>
      </w:tr>
      <w:tr w:rsidR="00A219DD" w:rsidRPr="00C05202" w14:paraId="7245069B" w14:textId="77777777" w:rsidTr="00A219DD">
        <w:trPr>
          <w:trHeight w:val="664"/>
        </w:trPr>
        <w:tc>
          <w:tcPr>
            <w:tcW w:w="1518" w:type="dxa"/>
            <w:noWrap/>
            <w:hideMark/>
          </w:tcPr>
          <w:p w14:paraId="73979A3F" w14:textId="77777777" w:rsidR="00A219DD" w:rsidRPr="00C05202" w:rsidRDefault="00A219DD" w:rsidP="005B448B">
            <w:r w:rsidRPr="00C05202">
              <w:t>Cathepsin C</w:t>
            </w:r>
          </w:p>
        </w:tc>
        <w:tc>
          <w:tcPr>
            <w:tcW w:w="2673" w:type="dxa"/>
            <w:noWrap/>
            <w:hideMark/>
          </w:tcPr>
          <w:p w14:paraId="1A0546D8" w14:textId="77777777" w:rsidR="00A219DD" w:rsidRPr="00C05202" w:rsidRDefault="00A219DD" w:rsidP="005B448B">
            <w:r w:rsidRPr="00C05202">
              <w:t>Dipeptidyl aminopeptidase</w:t>
            </w:r>
          </w:p>
        </w:tc>
        <w:tc>
          <w:tcPr>
            <w:tcW w:w="6403" w:type="dxa"/>
            <w:hideMark/>
          </w:tcPr>
          <w:p w14:paraId="577B8BC8" w14:textId="77777777" w:rsidR="00A219DD" w:rsidRPr="00C05202" w:rsidRDefault="00A219DD" w:rsidP="005B448B">
            <w:r w:rsidRPr="00D6476A">
              <w:t>Removes dipeptides from the N-terminus with broad specificity</w:t>
            </w:r>
          </w:p>
        </w:tc>
        <w:tc>
          <w:tcPr>
            <w:tcW w:w="582" w:type="dxa"/>
            <w:noWrap/>
            <w:hideMark/>
          </w:tcPr>
          <w:p w14:paraId="39AE6427" w14:textId="77777777" w:rsidR="00A219DD" w:rsidRPr="00C05202" w:rsidRDefault="00A219DD" w:rsidP="005B448B">
            <w:r>
              <w:fldChar w:fldCharType="begin"/>
            </w:r>
            <w:r>
              <w:instrText xml:space="preserve"> ADDIN ZOTERO_ITEM CSL_CITATION {"citationID":"9coM7lT6","properties":{"formattedCitation":"\\super 1\\nosupersub{}","plainCitation":"1","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Pr>
                <w:rFonts w:ascii="Cambria Math" w:hAnsi="Cambria Math" w:cs="Cambria Math"/>
              </w:rPr>
              <w:instrText>ﬃ</w:instrText>
            </w:r>
            <w: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Pr>
                <w:rFonts w:ascii="Cambria Math" w:hAnsi="Cambria Math" w:cs="Cambria Math"/>
              </w:rPr>
              <w:instrText>ﬀ</w:instrText>
            </w:r>
            <w: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fldChar w:fldCharType="separate"/>
            </w:r>
            <w:r w:rsidRPr="00D6476A">
              <w:rPr>
                <w:rFonts w:ascii="Aptos" w:cs="Times New Roman"/>
                <w:vertAlign w:val="superscript"/>
              </w:rPr>
              <w:t>1</w:t>
            </w:r>
            <w:r>
              <w:fldChar w:fldCharType="end"/>
            </w:r>
          </w:p>
        </w:tc>
      </w:tr>
      <w:tr w:rsidR="00A219DD" w:rsidRPr="00C05202" w14:paraId="323A141C" w14:textId="77777777" w:rsidTr="00A219DD">
        <w:trPr>
          <w:trHeight w:val="664"/>
        </w:trPr>
        <w:tc>
          <w:tcPr>
            <w:tcW w:w="1518" w:type="dxa"/>
            <w:noWrap/>
            <w:hideMark/>
          </w:tcPr>
          <w:p w14:paraId="5D1B4B5D" w14:textId="77777777" w:rsidR="00A219DD" w:rsidRPr="00C05202" w:rsidRDefault="00A219DD" w:rsidP="005B448B">
            <w:r w:rsidRPr="00C05202">
              <w:t>Cathepsin D</w:t>
            </w:r>
          </w:p>
        </w:tc>
        <w:tc>
          <w:tcPr>
            <w:tcW w:w="2673" w:type="dxa"/>
            <w:noWrap/>
            <w:hideMark/>
          </w:tcPr>
          <w:p w14:paraId="7B270D91" w14:textId="77777777" w:rsidR="00A219DD" w:rsidRPr="00C05202" w:rsidRDefault="00A219DD" w:rsidP="005B448B">
            <w:r w:rsidRPr="00C05202">
              <w:t>Endopeptidase</w:t>
            </w:r>
          </w:p>
        </w:tc>
        <w:tc>
          <w:tcPr>
            <w:tcW w:w="6403" w:type="dxa"/>
            <w:hideMark/>
          </w:tcPr>
          <w:p w14:paraId="24406B43" w14:textId="77777777" w:rsidR="00A219DD" w:rsidRPr="00C05202" w:rsidRDefault="00A219DD" w:rsidP="005B448B">
            <w:r w:rsidRPr="00D6476A">
              <w:t>Cleaves between hydrophobic amino acids (e.g. Phe, Leu, Tyr)</w:t>
            </w:r>
          </w:p>
        </w:tc>
        <w:tc>
          <w:tcPr>
            <w:tcW w:w="582" w:type="dxa"/>
            <w:noWrap/>
            <w:hideMark/>
          </w:tcPr>
          <w:p w14:paraId="565FBF48" w14:textId="77777777" w:rsidR="00A219DD" w:rsidRPr="00C05202" w:rsidRDefault="00A219DD" w:rsidP="005B448B">
            <w:r>
              <w:fldChar w:fldCharType="begin"/>
            </w:r>
            <w:r>
              <w:instrText xml:space="preserve"> ADDIN ZOTERO_ITEM CSL_CITATION {"citationID":"R6bQowVo","properties":{"formattedCitation":"\\super 6\\nosupersub{}","plainCitation":"6","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fldChar w:fldCharType="separate"/>
            </w:r>
            <w:r w:rsidRPr="00D6476A">
              <w:rPr>
                <w:rFonts w:ascii="Aptos" w:cs="Times New Roman"/>
                <w:vertAlign w:val="superscript"/>
              </w:rPr>
              <w:t>6</w:t>
            </w:r>
            <w:r>
              <w:fldChar w:fldCharType="end"/>
            </w:r>
          </w:p>
        </w:tc>
      </w:tr>
    </w:tbl>
    <w:p w14:paraId="26A41D1A" w14:textId="588C2275" w:rsidR="00AC1566" w:rsidRDefault="00AC1566"/>
    <w:sectPr w:rsidR="00AC1566" w:rsidSect="00A219DD">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9DD"/>
    <w:rsid w:val="00145366"/>
    <w:rsid w:val="003703F0"/>
    <w:rsid w:val="005770B6"/>
    <w:rsid w:val="00A219DD"/>
    <w:rsid w:val="00AC1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0CEE8C"/>
  <w15:chartTrackingRefBased/>
  <w15:docId w15:val="{A22410C9-1D07-9A43-8AAF-E14BC3B66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9DD"/>
  </w:style>
  <w:style w:type="paragraph" w:styleId="Heading1">
    <w:name w:val="heading 1"/>
    <w:basedOn w:val="Normal"/>
    <w:next w:val="Normal"/>
    <w:link w:val="Heading1Char"/>
    <w:uiPriority w:val="9"/>
    <w:qFormat/>
    <w:rsid w:val="00A219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19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19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19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19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19D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19D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19D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19D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19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19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19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19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19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19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19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19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19DD"/>
    <w:rPr>
      <w:rFonts w:eastAsiaTheme="majorEastAsia" w:cstheme="majorBidi"/>
      <w:color w:val="272727" w:themeColor="text1" w:themeTint="D8"/>
    </w:rPr>
  </w:style>
  <w:style w:type="paragraph" w:styleId="Title">
    <w:name w:val="Title"/>
    <w:basedOn w:val="Normal"/>
    <w:next w:val="Normal"/>
    <w:link w:val="TitleChar"/>
    <w:uiPriority w:val="10"/>
    <w:qFormat/>
    <w:rsid w:val="00A219D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19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19D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19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19D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219DD"/>
    <w:rPr>
      <w:i/>
      <w:iCs/>
      <w:color w:val="404040" w:themeColor="text1" w:themeTint="BF"/>
    </w:rPr>
  </w:style>
  <w:style w:type="paragraph" w:styleId="ListParagraph">
    <w:name w:val="List Paragraph"/>
    <w:basedOn w:val="Normal"/>
    <w:uiPriority w:val="34"/>
    <w:qFormat/>
    <w:rsid w:val="00A219DD"/>
    <w:pPr>
      <w:ind w:left="720"/>
      <w:contextualSpacing/>
    </w:pPr>
  </w:style>
  <w:style w:type="character" w:styleId="IntenseEmphasis">
    <w:name w:val="Intense Emphasis"/>
    <w:basedOn w:val="DefaultParagraphFont"/>
    <w:uiPriority w:val="21"/>
    <w:qFormat/>
    <w:rsid w:val="00A219DD"/>
    <w:rPr>
      <w:i/>
      <w:iCs/>
      <w:color w:val="0F4761" w:themeColor="accent1" w:themeShade="BF"/>
    </w:rPr>
  </w:style>
  <w:style w:type="paragraph" w:styleId="IntenseQuote">
    <w:name w:val="Intense Quote"/>
    <w:basedOn w:val="Normal"/>
    <w:next w:val="Normal"/>
    <w:link w:val="IntenseQuoteChar"/>
    <w:uiPriority w:val="30"/>
    <w:qFormat/>
    <w:rsid w:val="00A219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19DD"/>
    <w:rPr>
      <w:i/>
      <w:iCs/>
      <w:color w:val="0F4761" w:themeColor="accent1" w:themeShade="BF"/>
    </w:rPr>
  </w:style>
  <w:style w:type="character" w:styleId="IntenseReference">
    <w:name w:val="Intense Reference"/>
    <w:basedOn w:val="DefaultParagraphFont"/>
    <w:uiPriority w:val="32"/>
    <w:qFormat/>
    <w:rsid w:val="00A219DD"/>
    <w:rPr>
      <w:b/>
      <w:bCs/>
      <w:smallCaps/>
      <w:color w:val="0F4761" w:themeColor="accent1" w:themeShade="BF"/>
      <w:spacing w:val="5"/>
    </w:rPr>
  </w:style>
  <w:style w:type="table" w:styleId="TableGrid">
    <w:name w:val="Table Grid"/>
    <w:basedOn w:val="TableNormal"/>
    <w:uiPriority w:val="39"/>
    <w:rsid w:val="00A219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B26D1-9A0A-0B44-A74F-7B9FEC593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381</Words>
  <Characters>7873</Characters>
  <Application>Microsoft Office Word</Application>
  <DocSecurity>0</DocSecurity>
  <Lines>65</Lines>
  <Paragraphs>18</Paragraphs>
  <ScaleCrop>false</ScaleCrop>
  <Company/>
  <LinksUpToDate>false</LinksUpToDate>
  <CharactersWithSpaces>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1</cp:revision>
  <cp:lastPrinted>2024-10-29T17:20:00Z</cp:lastPrinted>
  <dcterms:created xsi:type="dcterms:W3CDTF">2024-10-29T17:12:00Z</dcterms:created>
  <dcterms:modified xsi:type="dcterms:W3CDTF">2024-10-29T17:20:00Z</dcterms:modified>
</cp:coreProperties>
</file>